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3D306F">
        <w:rPr>
          <w:noProof/>
          <w:lang w:bidi="hi-IN"/>
        </w:rPr>
        <w:t>September 29,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3757EA" w:rsidRDefault="003757EA" w:rsidP="003757EA">
      <w:pPr>
        <w:pStyle w:val="Heading1"/>
        <w:keepLines w:val="0"/>
        <w:numPr>
          <w:ilvl w:val="0"/>
          <w:numId w:val="0"/>
        </w:numPr>
        <w:tabs>
          <w:tab w:val="left" w:pos="482"/>
        </w:tabs>
        <w:spacing w:after="180" w:line="312" w:lineRule="auto"/>
        <w:jc w:val="both"/>
      </w:pPr>
      <w:r>
        <w:lastRenderedPageBreak/>
        <w:t>Abstract</w:t>
      </w:r>
    </w:p>
    <w:p w:rsidR="003757EA" w:rsidRPr="003757EA" w:rsidRDefault="003757EA" w:rsidP="003757EA"/>
    <w:p w:rsidR="00625517" w:rsidRDefault="00625517" w:rsidP="00625517">
      <w:pPr>
        <w:pStyle w:val="Heading1"/>
        <w:keepLines w:val="0"/>
        <w:tabs>
          <w:tab w:val="left" w:pos="482"/>
        </w:tabs>
        <w:spacing w:after="180" w:line="312" w:lineRule="auto"/>
        <w:ind w:left="0" w:firstLine="0"/>
        <w:jc w:val="both"/>
      </w:pPr>
      <w:r>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F634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EF634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EF634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EF634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EF634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EF634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EF634C">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EF634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EF634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EF634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w:t>
      </w:r>
      <w:r w:rsidR="0002786D">
        <w:lastRenderedPageBreak/>
        <w:t>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D306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3" w:name="_Ref354319797"/>
      <w:r>
        <w:t xml:space="preserve">Fixation probability with stress-induced </w:t>
      </w:r>
      <w:bookmarkEnd w:id="3"/>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F634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EF634C" w:rsidRPr="00EF634C">
        <w:rPr>
          <w:noProof/>
          <w:lang w:bidi="hi-IN"/>
        </w:rPr>
        <w:t>(Fisher 1930 p. 76)</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4"/>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F634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3757EA">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A96D14">
      <w:pPr>
        <w:pStyle w:val="Heading1"/>
        <w:rPr>
          <w:lang w:bidi="hi-IN"/>
        </w:rPr>
      </w:pPr>
      <w:r>
        <w:rPr>
          <w:lang w:bidi="hi-IN"/>
        </w:rPr>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D306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D306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3D306F">
              <w:fldChar w:fldCharType="begin"/>
            </w:r>
            <w:r w:rsidR="003D306F">
              <w:instrText xml:space="preserve"> SEQ Equation </w:instrText>
            </w:r>
            <w:r w:rsidR="003D306F">
              <w:fldChar w:fldCharType="separate"/>
            </w:r>
            <w:r w:rsidR="00CA58CA">
              <w:rPr>
                <w:noProof/>
              </w:rPr>
              <w:t>6</w:t>
            </w:r>
            <w:r w:rsidR="003D306F">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D306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w:t>
      </w:r>
      <w:r w:rsidR="005A2F68">
        <w:lastRenderedPageBreak/>
        <w:t xml:space="preserve">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F634C">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E72C5">
      <w:pPr>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F634C" w:rsidRPr="003757E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Pr="003757EA">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042973">
      <w:pPr>
        <w:pStyle w:val="Heading2"/>
      </w:pPr>
      <w:r w:rsidRPr="00CE72C5">
        <w:lastRenderedPageBreak/>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EF634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D306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CE72C5">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D306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95303A">
      <w:pPr>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C023C7">
      <w:pPr>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F634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C023C7">
      <w:pPr>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w:t>
      </w:r>
      <w:r w:rsidR="00514DED">
        <w:rPr>
          <w:lang w:bidi="hi-IN"/>
        </w:rPr>
        <w:lastRenderedPageBreak/>
        <w:t>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C023C7">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F634C">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F634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F634C">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CA3636">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EF634C">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F634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F634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F634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EF634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4F5395">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F634C" w:rsidRPr="003757EA">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DF6C0E" w:rsidRPr="003757EA">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0C3573">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F634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F441B1">
      <w:pPr>
        <w:pStyle w:val="Heading1"/>
      </w:pPr>
      <w:r>
        <w:t>Acknowledgments</w:t>
      </w:r>
    </w:p>
    <w:p w:rsidR="00F441B1" w:rsidRDefault="00F441B1" w:rsidP="00EF44A6">
      <w:r w:rsidRPr="00EF44A6">
        <w:t>We thank the SIDEER 2013 Symposium (</w:t>
      </w:r>
      <w:hyperlink r:id="rId10"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w:t>
      </w:r>
      <w:r w:rsidR="00EF44A6" w:rsidRPr="00EF44A6">
        <w:t xml:space="preserve"> </w:t>
      </w:r>
      <w:r w:rsidR="00EF44A6" w:rsidRPr="00EF44A6">
        <w:t>Marie Curie reintegration grant 2007–224866 (LH)</w:t>
      </w:r>
      <w:r w:rsidR="003D306F" w:rsidRPr="00EF44A6">
        <w:t>.</w:t>
      </w:r>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9" w:name="_Ref360530640"/>
      <w:bookmarkStart w:id="10" w:name="_Ref363980873"/>
      <w:r>
        <w:t xml:space="preserve">Appendix </w:t>
      </w:r>
      <w:bookmarkEnd w:id="9"/>
      <w:r w:rsidR="000F7D03">
        <w:t>1</w:t>
      </w:r>
      <w:bookmarkEnd w:id="10"/>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3D306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3D306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D306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1" w:name="_Ref360530760"/>
      <w:bookmarkStart w:id="12" w:name="_Ref363980888"/>
      <w:r>
        <w:lastRenderedPageBreak/>
        <w:t>Appendix</w:t>
      </w:r>
      <w:bookmarkEnd w:id="11"/>
      <w:r w:rsidR="000F7D03">
        <w:t xml:space="preserve"> 2</w:t>
      </w:r>
      <w:bookmarkEnd w:id="12"/>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3"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14" w:name="_Ref363980903"/>
      <w:r>
        <w:t xml:space="preserve">Appendix </w:t>
      </w:r>
      <w:bookmarkEnd w:id="13"/>
      <w:r w:rsidR="000F7D03">
        <w:t>3</w:t>
      </w:r>
      <w:bookmarkEnd w:id="14"/>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F634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D306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D306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3D306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34713C">
      <w:pPr>
        <w:pStyle w:val="Heading1"/>
      </w:pPr>
      <w:r>
        <w:t>Figures</w:t>
      </w:r>
    </w:p>
    <w:p w:rsidR="003C4248" w:rsidRDefault="003C4248" w:rsidP="003C4248">
      <w:pPr>
        <w:keepNext/>
        <w:jc w:val="center"/>
      </w:pPr>
      <w:r>
        <w:rPr>
          <w:noProof/>
        </w:rPr>
        <w:drawing>
          <wp:inline distT="0" distB="0" distL="0" distR="0" wp14:anchorId="54559F78" wp14:editId="73D3A578">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3C4248">
      <w:pPr>
        <w:pStyle w:val="FigureLegend"/>
        <w:rPr>
          <w:lang w:bidi="hi-IN"/>
        </w:rPr>
      </w:pPr>
      <w:bookmarkStart w:id="15"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5"/>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3C4248">
      <w:pPr>
        <w:keepNext/>
        <w:jc w:val="center"/>
      </w:pPr>
      <w:r>
        <w:rPr>
          <w:noProof/>
        </w:rPr>
        <w:lastRenderedPageBreak/>
        <w:drawing>
          <wp:inline distT="0" distB="0" distL="0" distR="0" wp14:anchorId="772AA20B" wp14:editId="399777F5">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3C4248">
      <w:pPr>
        <w:pStyle w:val="FigureLegend"/>
      </w:pPr>
      <w:bookmarkStart w:id="16"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6"/>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3C4248">
      <w:pPr>
        <w:pStyle w:val="FigureLegend"/>
        <w:rPr>
          <w:b/>
          <w:bCs/>
        </w:rPr>
      </w:pPr>
      <w:r w:rsidRPr="003C4248">
        <w:rPr>
          <w:noProof/>
        </w:rPr>
        <w:drawing>
          <wp:inline distT="0" distB="0" distL="0" distR="0" wp14:anchorId="6AB553AA" wp14:editId="4957905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3C4248">
      <w:pPr>
        <w:jc w:val="center"/>
        <w:rPr>
          <w:sz w:val="16"/>
          <w:szCs w:val="16"/>
        </w:rPr>
      </w:pPr>
      <w:bookmarkStart w:id="17"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7"/>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3C4248">
      <w:pPr>
        <w:keepNext/>
        <w:jc w:val="center"/>
      </w:pPr>
      <w:r>
        <w:rPr>
          <w:noProof/>
        </w:rPr>
        <w:lastRenderedPageBreak/>
        <w:drawing>
          <wp:inline distT="0" distB="0" distL="0" distR="0" wp14:anchorId="07A88593" wp14:editId="671900B6">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3C4248">
      <w:pPr>
        <w:pStyle w:val="FigureLegend"/>
        <w:rPr>
          <w:lang w:bidi="hi-IN"/>
        </w:rPr>
      </w:pPr>
      <w:bookmarkStart w:id="18"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8"/>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w:t>
      </w:r>
      <w:proofErr w:type="spellStart"/>
      <w:r w:rsidRPr="009F5B3A">
        <w:rPr>
          <w:i/>
          <w:iCs/>
        </w:rPr>
        <w:t>adaptedness</w:t>
      </w:r>
      <w:proofErr w:type="spellEnd"/>
      <w:r>
        <w:t xml:space="preserve"> trade-off of CM, increasing the </w:t>
      </w:r>
      <w:r w:rsidRPr="00031301">
        <w:rPr>
          <w:i/>
          <w:iCs/>
        </w:rPr>
        <w:t>adaptability</w:t>
      </w:r>
      <w:r>
        <w:t xml:space="preserve"> without compromising the </w:t>
      </w:r>
      <w:proofErr w:type="spellStart"/>
      <w:r>
        <w:rPr>
          <w:i/>
          <w:iCs/>
        </w:rPr>
        <w:t>adaptedness</w:t>
      </w:r>
      <w:proofErr w:type="spellEnd"/>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34713C">
      <w:pPr>
        <w:pStyle w:val="Heading1"/>
      </w:pPr>
      <w:r>
        <w:t>Tables</w:t>
      </w:r>
    </w:p>
    <w:p w:rsidR="003C4248" w:rsidRDefault="003C4248" w:rsidP="003C4248">
      <w:pPr>
        <w:pStyle w:val="FigureLegend"/>
      </w:pPr>
      <w:bookmarkStart w:id="19"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19"/>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CE2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CE2698">
            <w:pPr>
              <w:pStyle w:val="FigureLegend"/>
            </w:pPr>
            <w:r>
              <w:t>Symbol</w:t>
            </w:r>
          </w:p>
        </w:tc>
        <w:tc>
          <w:tcPr>
            <w:tcW w:w="2858"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CE2698">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s</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CD660F">
              <w:rPr>
                <w:noProof/>
              </w:rPr>
              <w:t>(Kibota and Lynch 1996; Gordo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H</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U</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CD660F">
              <w:rPr>
                <w:noProof/>
              </w:rPr>
              <w:t>(Drake et al. 1998; Wielgoss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µ</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τ</w:t>
            </w:r>
          </w:p>
        </w:tc>
        <w:tc>
          <w:tcPr>
            <w:tcW w:w="2858"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CE2698">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CD660F">
              <w:rPr>
                <w:noProof/>
              </w:rPr>
              <w:t>(Bjedov et al. 2003; Hall and Henderson-Begg 2006)</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CE2698">
            <w:pPr>
              <w:pStyle w:val="FigureLegend"/>
              <w:rPr>
                <w:i/>
                <w:iCs/>
              </w:rPr>
            </w:pPr>
            <w:r w:rsidRPr="00524B4A">
              <w:rPr>
                <w:i/>
                <w:iCs/>
              </w:rPr>
              <w:t>N</w:t>
            </w:r>
          </w:p>
        </w:tc>
        <w:tc>
          <w:tcPr>
            <w:tcW w:w="2858" w:type="dxa"/>
          </w:tcPr>
          <w:p w:rsidR="003C4248"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CE2698">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CE2698">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CD660F">
              <w:rPr>
                <w:noProof/>
              </w:rPr>
              <w:t>(Pupo and Richardson 1995; Berg 1996)</w:t>
            </w:r>
            <w:r w:rsidRPr="00EA316D">
              <w:fldChar w:fldCharType="end"/>
            </w:r>
          </w:p>
        </w:tc>
      </w:tr>
    </w:tbl>
    <w:p w:rsidR="003C4248" w:rsidRPr="003C4248" w:rsidRDefault="003C4248" w:rsidP="003C4248"/>
    <w:p w:rsidR="00701833" w:rsidRPr="00F650EA" w:rsidRDefault="00701833" w:rsidP="0034713C">
      <w:pPr>
        <w:pStyle w:val="Heading1"/>
      </w:pPr>
      <w:r>
        <w:lastRenderedPageBreak/>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03D3D302" wp14:editId="7052B43D">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0"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0"/>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bookmarkStart w:id="21" w:name="_GoBack"/>
      <w:r>
        <w:rPr>
          <w:noProof/>
        </w:rPr>
        <w:t xml:space="preserve"> </w:t>
      </w:r>
      <w:r w:rsidR="00201A26">
        <w:rPr>
          <w:noProof/>
        </w:rPr>
        <w:drawing>
          <wp:inline distT="0" distB="0" distL="0" distR="0" wp14:anchorId="2FD97110" wp14:editId="43D331AD">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bookmarkEnd w:id="21"/>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w:t>
      </w:r>
      <w:r w:rsidR="00EE6EA2">
        <w:lastRenderedPageBreak/>
        <w:t>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 xml:space="preserve">the </w:t>
      </w:r>
      <w:r w:rsidR="00EE6EA2" w:rsidRPr="008062FB">
        <w:t>simulation results</w:t>
      </w:r>
      <w:r w:rsidR="00C23983" w:rsidRPr="008062FB">
        <w:t xml:space="preserve">. </w:t>
      </w:r>
      <w:r w:rsidR="009A2A4B" w:rsidRPr="008062FB">
        <w:t xml:space="preserve">The three left panels are results of the standard simulations (described in the </w:t>
      </w:r>
      <w:r w:rsidR="00CA7DA9" w:rsidRPr="008062FB">
        <w:fldChar w:fldCharType="begin"/>
      </w:r>
      <w:r w:rsidR="009A2A4B" w:rsidRPr="008062FB">
        <w:instrText xml:space="preserve"> REF _Ref361735010 \r \h </w:instrText>
      </w:r>
      <w:r w:rsidR="00A14950" w:rsidRPr="008062FB">
        <w:instrText xml:space="preserve"> \* MERGEFORMAT </w:instrText>
      </w:r>
      <w:r w:rsidR="00CA7DA9" w:rsidRPr="008062FB">
        <w:fldChar w:fldCharType="end"/>
      </w:r>
      <w:r w:rsidR="00072D95" w:rsidRPr="008062FB">
        <w:fldChar w:fldCharType="begin"/>
      </w:r>
      <w:r w:rsidR="00072D95" w:rsidRPr="008062FB">
        <w:instrText xml:space="preserve"> REF _Ref361735010 \h  \* MERGEFORMAT </w:instrText>
      </w:r>
      <w:r w:rsidR="00072D95" w:rsidRPr="008062FB">
        <w:fldChar w:fldCharType="separate"/>
      </w:r>
      <w:r w:rsidR="009A2A4B" w:rsidRPr="008062FB">
        <w:rPr>
          <w:lang w:bidi="hi-IN"/>
        </w:rPr>
        <w:t>Model</w:t>
      </w:r>
      <w:r w:rsidR="00072D95" w:rsidRPr="008062FB">
        <w:fldChar w:fldCharType="end"/>
      </w:r>
      <w:r w:rsidR="009A2A4B" w:rsidRPr="008062FB">
        <w:t xml:space="preserve"> section). The three right panels are results of simulations in which </w:t>
      </w:r>
      <w:r w:rsidR="009A2A4B" w:rsidRPr="008062FB">
        <w:rPr>
          <w:i/>
          <w:iCs/>
        </w:rPr>
        <w:t>AB</w:t>
      </w:r>
      <w:r w:rsidR="009A2A4B" w:rsidRPr="008062FB">
        <w:t xml:space="preserve"> </w:t>
      </w:r>
      <w:r w:rsidR="005E7700" w:rsidRPr="008062FB">
        <w:t xml:space="preserve">could not </w:t>
      </w:r>
      <w:r w:rsidR="009A2A4B" w:rsidRPr="008062FB">
        <w:t xml:space="preserve">appear on a deleterious background. </w:t>
      </w:r>
      <w:r w:rsidR="005E7700" w:rsidRPr="008062FB">
        <w:t>I</w:t>
      </w:r>
      <w:r w:rsidR="009A2A4B" w:rsidRPr="008062FB">
        <w:t xml:space="preserve">f </w:t>
      </w:r>
      <w:r w:rsidR="00A14950" w:rsidRPr="008062FB">
        <w:rPr>
          <w:i/>
          <w:iCs/>
        </w:rPr>
        <w:t>AB</w:t>
      </w:r>
      <w:r w:rsidR="00A14950" w:rsidRPr="008062FB">
        <w:t xml:space="preserve"> </w:t>
      </w:r>
      <w:r w:rsidR="009A2A4B" w:rsidRPr="008062FB">
        <w:t>cannot appear on a deleterious background</w:t>
      </w:r>
      <w:r w:rsidR="00A14950" w:rsidRPr="008062FB">
        <w:t xml:space="preserve"> (right panels)</w:t>
      </w:r>
      <w:r w:rsidR="009A2A4B" w:rsidRPr="008062FB">
        <w:t xml:space="preserve"> than the </w:t>
      </w:r>
      <w:r w:rsidR="005E7700" w:rsidRPr="008062FB">
        <w:t xml:space="preserve">differences between the simulation results and </w:t>
      </w:r>
      <w:r w:rsidR="009A2A4B" w:rsidRPr="008062FB">
        <w:t xml:space="preserve">our analytic approximations </w:t>
      </w:r>
      <w:r w:rsidR="005E7700" w:rsidRPr="008062FB">
        <w:t xml:space="preserve">are not statistically significant </w:t>
      </w:r>
      <w:r w:rsidR="009A2A4B" w:rsidRPr="008062FB">
        <w:t>(compare solid and dashed lines</w:t>
      </w:r>
      <w:r w:rsidR="005E7700" w:rsidRPr="008062FB">
        <w:t>; P&lt;0.001</w:t>
      </w:r>
      <w:r w:rsidR="009A2A4B" w:rsidRPr="008062FB">
        <w:t xml:space="preserve">). However, if </w:t>
      </w:r>
      <w:r w:rsidR="00A14950" w:rsidRPr="008062FB">
        <w:rPr>
          <w:i/>
          <w:iCs/>
        </w:rPr>
        <w:t xml:space="preserve">AB </w:t>
      </w:r>
      <w:r w:rsidR="009A2A4B" w:rsidRPr="008062FB">
        <w:t xml:space="preserve">can appear on a deleterious background </w:t>
      </w:r>
      <w:r w:rsidR="00A14950" w:rsidRPr="008062FB">
        <w:t xml:space="preserve">(left panels) </w:t>
      </w:r>
      <w:r w:rsidR="009A2A4B" w:rsidRPr="008062FB">
        <w:t>th</w:t>
      </w:r>
      <w:r w:rsidR="00A14950" w:rsidRPr="008062FB">
        <w:t>e</w:t>
      </w:r>
      <w:r w:rsidR="009A2A4B" w:rsidRPr="008062FB">
        <w:t>n its fixation probability is lower</w:t>
      </w:r>
      <w:proofErr w:type="gramStart"/>
      <w:r w:rsidR="005E7700" w:rsidRPr="008062FB">
        <w:t>,</w:t>
      </w:r>
      <w:r w:rsidR="00A14950" w:rsidRPr="008062FB">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005F6245" w:rsidRPr="008062FB">
        <w:t>. In addition,</w:t>
      </w:r>
      <w:r w:rsidR="00C23983" w:rsidRPr="008062FB">
        <w:t xml:space="preserve"> </w:t>
      </w:r>
      <w:r w:rsidR="005F6245" w:rsidRPr="008062FB">
        <w:t xml:space="preserve">the figure shows that </w:t>
      </w:r>
      <w:proofErr w:type="spellStart"/>
      <w:r w:rsidR="00C23983" w:rsidRPr="008062FB">
        <w:t>SIMe</w:t>
      </w:r>
      <w:proofErr w:type="spellEnd"/>
      <w:r w:rsidR="00EE6EA2" w:rsidRPr="008062FB">
        <w:rPr>
          <w:vertAlign w:val="subscript"/>
        </w:rPr>
        <w:softHyphen/>
        <w:t xml:space="preserve"> </w:t>
      </w:r>
      <w:r w:rsidR="00EE6EA2" w:rsidRPr="008062FB">
        <w:t xml:space="preserve">has a </w:t>
      </w:r>
      <w:r w:rsidR="00C23983" w:rsidRPr="008062FB">
        <w:t xml:space="preserve">higher fixation probability than CM and SIM. </w:t>
      </w:r>
      <w:r w:rsidR="000F3C41" w:rsidRPr="008062FB">
        <w:t>The parameters are the sam</w:t>
      </w:r>
      <w:r w:rsidR="000F3C41" w:rsidRPr="00320207">
        <w:t xml:space="preserve">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8062FB" w:rsidRDefault="000F7D03" w:rsidP="000F7D03">
      <w:pPr>
        <w:pStyle w:val="Heading2"/>
      </w:pPr>
      <w:r w:rsidRPr="008062FB">
        <w:t>Mean fitness at the m</w:t>
      </w:r>
      <w:r w:rsidR="00072D95" w:rsidRPr="008062FB">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3D306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3D306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3D306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3D306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3D306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lastRenderedPageBreak/>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3D306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that is, the number of delet</w:t>
      </w:r>
      <w:proofErr w:type="spellStart"/>
      <w:r>
        <w:rPr>
          <w:rFonts w:eastAsiaTheme="minorEastAsia"/>
          <w:lang w:bidi="hi-IN"/>
        </w:rPr>
        <w:t>erious</w:t>
      </w:r>
      <w:proofErr w:type="spellEnd"/>
      <w:r>
        <w:rPr>
          <w:rFonts w:eastAsiaTheme="minorEastAsia"/>
          <w:lang w:bidi="hi-IN"/>
        </w:rPr>
        <w:t xml:space="preserve">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F634C">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w:t>
      </w:r>
      <w:proofErr w:type="spellStart"/>
      <w:r w:rsidR="00BF06EE">
        <w:rPr>
          <w:rFonts w:eastAsiaTheme="minorEastAsia"/>
          <w:lang w:bidi="hi-IN"/>
        </w:rPr>
        <w:t>ipulating</w:t>
      </w:r>
      <w:proofErr w:type="spellEnd"/>
      <w:r w:rsidR="00BF06EE">
        <w:rPr>
          <w:rFonts w:eastAsiaTheme="minorEastAsia"/>
          <w:lang w:bidi="hi-IN"/>
        </w:rPr>
        <w:t xml:space="preserve">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8062FB" w:rsidRDefault="0069770A" w:rsidP="0069770A">
      <w:pPr>
        <w:pStyle w:val="Heading2"/>
        <w:rPr>
          <w:rFonts w:eastAsiaTheme="minorEastAsia"/>
        </w:rPr>
      </w:pPr>
      <w:r w:rsidRPr="008062FB">
        <w:rPr>
          <w:rFonts w:eastAsiaTheme="minorEastAsia"/>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19CA" w:rsidRDefault="008519CA" w:rsidP="009A122D">
      <w:pPr>
        <w:spacing w:after="0" w:line="240" w:lineRule="auto"/>
      </w:pPr>
      <w:r>
        <w:separator/>
      </w:r>
    </w:p>
  </w:endnote>
  <w:endnote w:type="continuationSeparator" w:id="0">
    <w:p w:rsidR="008519CA" w:rsidRDefault="008519C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8B9D498B-22C9-4B2B-9FF9-3F2D6DBD0857}"/>
    <w:embedBold r:id="rId2" w:fontKey="{9A4E1036-8D41-47E1-8D64-C7E71646F536}"/>
    <w:embedItalic r:id="rId3" w:fontKey="{FC082BB4-786C-42D6-BB79-90596E900D49}"/>
    <w:embedBoldItalic r:id="rId4" w:fontKey="{7054F3AA-65CE-4916-9C4A-506044E6BA25}"/>
  </w:font>
  <w:font w:name="Tahoma">
    <w:panose1 w:val="020B0604030504040204"/>
    <w:charset w:val="00"/>
    <w:family w:val="swiss"/>
    <w:pitch w:val="variable"/>
    <w:sig w:usb0="E1002EFF" w:usb1="C000605B" w:usb2="00000029" w:usb3="00000000" w:csb0="000101FF" w:csb1="00000000"/>
    <w:embedRegular r:id="rId5" w:fontKey="{5F4B62BA-C865-48B7-933A-8FF020E8FC23}"/>
  </w:font>
  <w:font w:name="cmr10">
    <w:charset w:val="00"/>
    <w:family w:val="swiss"/>
    <w:pitch w:val="variable"/>
    <w:sig w:usb0="00000003" w:usb1="00000000" w:usb2="00000000" w:usb3="00000000" w:csb0="00000001" w:csb1="00000000"/>
    <w:embedRegular r:id="rId6" w:fontKey="{AE5CDCB9-D224-4C99-864B-D77C94F09548}"/>
  </w:font>
  <w:font w:name="Cambria Math">
    <w:panose1 w:val="02040503050406030204"/>
    <w:charset w:val="00"/>
    <w:family w:val="roman"/>
    <w:pitch w:val="variable"/>
    <w:sig w:usb0="E00002FF" w:usb1="420024FF" w:usb2="00000000" w:usb3="00000000" w:csb0="0000019F" w:csb1="00000000"/>
    <w:embedRegular r:id="rId7" w:fontKey="{932C9135-833F-4551-B1A2-33C6F571B6B2}"/>
    <w:embedItalic r:id="rId8" w:fontKey="{17FB9B6B-DF11-4049-95F3-439476B5B5D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D306F" w:rsidRDefault="003D306F">
        <w:pPr>
          <w:pStyle w:val="Footer"/>
          <w:jc w:val="center"/>
        </w:pPr>
        <w:r>
          <w:fldChar w:fldCharType="begin"/>
        </w:r>
        <w:r>
          <w:instrText xml:space="preserve"> PAGE   \* MERGEFORMAT </w:instrText>
        </w:r>
        <w:r>
          <w:fldChar w:fldCharType="separate"/>
        </w:r>
        <w:r w:rsidR="008062FB">
          <w:rPr>
            <w:noProof/>
          </w:rPr>
          <w:t>14</w:t>
        </w:r>
        <w:r>
          <w:rPr>
            <w:noProof/>
          </w:rPr>
          <w:fldChar w:fldCharType="end"/>
        </w:r>
      </w:p>
    </w:sdtContent>
  </w:sdt>
  <w:p w:rsidR="003D306F" w:rsidRDefault="003D30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19CA" w:rsidRDefault="008519CA" w:rsidP="009A122D">
      <w:pPr>
        <w:spacing w:after="0" w:line="240" w:lineRule="auto"/>
      </w:pPr>
      <w:r>
        <w:separator/>
      </w:r>
    </w:p>
  </w:footnote>
  <w:footnote w:type="continuationSeparator" w:id="0">
    <w:p w:rsidR="008519CA" w:rsidRDefault="008519C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757E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2063A"/>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2FB"/>
    <w:rsid w:val="00806F37"/>
    <w:rsid w:val="00812097"/>
    <w:rsid w:val="00812DB3"/>
    <w:rsid w:val="00817B34"/>
    <w:rsid w:val="00824294"/>
    <w:rsid w:val="0082586B"/>
    <w:rsid w:val="00830F34"/>
    <w:rsid w:val="0085140E"/>
    <w:rsid w:val="008519CA"/>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bgu.ac.il/BIDR/conf/sideergrads/SIDEER_symposiu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C0BB96-CCCE-4D22-AD80-22AAE6B23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0</TotalTime>
  <Pages>16</Pages>
  <Words>30011</Words>
  <Characters>150057</Characters>
  <Application>Microsoft Office Word</Application>
  <DocSecurity>0</DocSecurity>
  <Lines>1250</Lines>
  <Paragraphs>35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9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2</cp:revision>
  <dcterms:created xsi:type="dcterms:W3CDTF">2013-08-25T12:42:00Z</dcterms:created>
  <dcterms:modified xsi:type="dcterms:W3CDTF">2013-09-2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